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F2DB85" w14:textId="77777777" w:rsidR="00272013" w:rsidRDefault="00BB4910" w:rsidP="006C5651">
      <w:pPr>
        <w:pStyle w:val="a0"/>
        <w:spacing w:after="0"/>
        <w:jc w:val="center"/>
      </w:pPr>
      <w:bookmarkStart w:id="0" w:name="_GoBack"/>
      <w:bookmarkEnd w:id="0"/>
      <w:r>
        <w:rPr>
          <w:color w:val="000000"/>
          <w:sz w:val="24"/>
        </w:rPr>
        <w:t>МИНИСТЕРСТВО ОБРАЗОВАНИЯ И НАУКИ РОССИЙСКОЙ ФЕДЕРАЦИИ</w:t>
      </w:r>
    </w:p>
    <w:p w14:paraId="12DC45A0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Федеральное государственное бюджетное образовательное учреждение</w:t>
      </w:r>
      <w:r>
        <w:rPr>
          <w:color w:val="000000"/>
          <w:sz w:val="24"/>
        </w:rPr>
        <w:br/>
        <w:t>высшего профессионального образования</w:t>
      </w:r>
    </w:p>
    <w:p w14:paraId="2767C978" w14:textId="77777777" w:rsidR="00272013" w:rsidRDefault="00BB4910" w:rsidP="006C5651">
      <w:pPr>
        <w:pStyle w:val="a0"/>
        <w:spacing w:after="0"/>
        <w:jc w:val="center"/>
      </w:pPr>
      <w:r>
        <w:rPr>
          <w:b/>
          <w:color w:val="000000"/>
          <w:sz w:val="28"/>
        </w:rPr>
        <w:t>"Южно-Уральский государственный университет"</w:t>
      </w:r>
    </w:p>
    <w:p w14:paraId="53A8B8DD" w14:textId="77777777" w:rsidR="00272013" w:rsidRDefault="00BB4910" w:rsidP="006C5651">
      <w:pPr>
        <w:pStyle w:val="a0"/>
        <w:spacing w:after="0"/>
        <w:jc w:val="center"/>
      </w:pPr>
      <w:bookmarkStart w:id="1" w:name="OLE_LINK9"/>
      <w:bookmarkStart w:id="2" w:name="OLE_LINK8"/>
      <w:bookmarkEnd w:id="1"/>
      <w:bookmarkEnd w:id="2"/>
      <w:r>
        <w:rPr>
          <w:b/>
          <w:color w:val="000000"/>
          <w:sz w:val="28"/>
        </w:rPr>
        <w:t>(национальный исследовательский университет)</w:t>
      </w:r>
    </w:p>
    <w:p w14:paraId="0AC8DFF0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Факультет Вычислительной математики и информатики</w:t>
      </w:r>
    </w:p>
    <w:p w14:paraId="5743B202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Кафедра системного программирования</w:t>
      </w:r>
    </w:p>
    <w:p w14:paraId="5B10DCED" w14:textId="77777777" w:rsidR="00272013" w:rsidRDefault="00272013" w:rsidP="006C5651">
      <w:pPr>
        <w:pStyle w:val="a0"/>
        <w:spacing w:after="0"/>
      </w:pPr>
    </w:p>
    <w:p w14:paraId="30F86703" w14:textId="77777777" w:rsidR="00272013" w:rsidRDefault="00272013" w:rsidP="006C5651">
      <w:pPr>
        <w:pStyle w:val="a0"/>
        <w:spacing w:after="0"/>
      </w:pPr>
    </w:p>
    <w:p w14:paraId="44949BAE" w14:textId="77777777" w:rsidR="00272013" w:rsidRDefault="00272013" w:rsidP="006C5651">
      <w:pPr>
        <w:pStyle w:val="a0"/>
        <w:spacing w:after="0"/>
      </w:pPr>
    </w:p>
    <w:p w14:paraId="142547E4" w14:textId="77777777" w:rsidR="00272013" w:rsidRDefault="00272013" w:rsidP="006C5651">
      <w:pPr>
        <w:pStyle w:val="a0"/>
        <w:spacing w:after="0"/>
      </w:pPr>
    </w:p>
    <w:p w14:paraId="7543BBF5" w14:textId="77777777" w:rsidR="00272013" w:rsidRDefault="00272013" w:rsidP="006C5651">
      <w:pPr>
        <w:pStyle w:val="a0"/>
        <w:spacing w:after="0"/>
      </w:pPr>
    </w:p>
    <w:p w14:paraId="428EA6CE" w14:textId="77777777" w:rsidR="00272013" w:rsidRDefault="00272013" w:rsidP="006C5651">
      <w:pPr>
        <w:pStyle w:val="a0"/>
        <w:spacing w:after="0"/>
      </w:pPr>
    </w:p>
    <w:p w14:paraId="75A20FF7" w14:textId="02470CFF" w:rsidR="00272013" w:rsidRDefault="006C5651" w:rsidP="006C5651">
      <w:pPr>
        <w:pStyle w:val="a0"/>
        <w:spacing w:after="0"/>
        <w:jc w:val="center"/>
      </w:pPr>
      <w:r w:rsidRPr="006C5651">
        <w:rPr>
          <w:b/>
          <w:sz w:val="32"/>
          <w:szCs w:val="32"/>
        </w:rPr>
        <w:t xml:space="preserve">Разработка web-приложения для мониторинга позиций сайтов по запросам в поисковой системе </w:t>
      </w:r>
      <w:r w:rsidR="000F0597">
        <w:rPr>
          <w:b/>
          <w:sz w:val="32"/>
          <w:szCs w:val="32"/>
        </w:rPr>
        <w:t>Яндекс</w:t>
      </w:r>
      <w:r w:rsidRPr="006C5651">
        <w:rPr>
          <w:b/>
          <w:sz w:val="32"/>
          <w:szCs w:val="32"/>
        </w:rPr>
        <w:t>.</w:t>
      </w:r>
    </w:p>
    <w:p w14:paraId="654B5C7B" w14:textId="77777777" w:rsidR="00272013" w:rsidRDefault="00272013" w:rsidP="006C5651">
      <w:pPr>
        <w:pStyle w:val="a0"/>
        <w:spacing w:after="0"/>
      </w:pPr>
    </w:p>
    <w:p w14:paraId="1727CE4D" w14:textId="77777777" w:rsidR="00272013" w:rsidRDefault="00272013" w:rsidP="006C5651">
      <w:pPr>
        <w:pStyle w:val="a0"/>
        <w:spacing w:after="0"/>
      </w:pPr>
    </w:p>
    <w:p w14:paraId="6D221DDC" w14:textId="77777777" w:rsidR="00272013" w:rsidRDefault="00272013" w:rsidP="006C5651">
      <w:pPr>
        <w:pStyle w:val="a0"/>
        <w:spacing w:after="0"/>
      </w:pPr>
    </w:p>
    <w:p w14:paraId="50E08279" w14:textId="77777777" w:rsidR="00272013" w:rsidRDefault="00BB4910" w:rsidP="006C5651">
      <w:pPr>
        <w:pStyle w:val="a0"/>
        <w:spacing w:after="0"/>
        <w:jc w:val="center"/>
      </w:pPr>
      <w:r>
        <w:rPr>
          <w:bCs/>
          <w:sz w:val="28"/>
          <w:szCs w:val="28"/>
        </w:rPr>
        <w:t>КУРСОВАЯ РАБОТА</w:t>
      </w:r>
    </w:p>
    <w:p w14:paraId="4FFA380B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по дисциплине «Программная инженерия»</w:t>
      </w:r>
    </w:p>
    <w:p w14:paraId="4D44E0E7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ЮУрГУ – 010</w:t>
      </w:r>
      <w:r w:rsidR="006C5651" w:rsidRPr="006C5651">
        <w:rPr>
          <w:bCs/>
          <w:sz w:val="28"/>
          <w:szCs w:val="28"/>
        </w:rPr>
        <w:t>3</w:t>
      </w:r>
      <w:r w:rsidRPr="006C5651">
        <w:rPr>
          <w:bCs/>
          <w:sz w:val="28"/>
          <w:szCs w:val="28"/>
        </w:rPr>
        <w:t>00.62.</w:t>
      </w:r>
      <w:r w:rsidRPr="006C5651">
        <w:rPr>
          <w:bCs/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255AF0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  <w:r w:rsidRPr="006C5651">
        <w:rPr>
          <w:sz w:val="28"/>
          <w:szCs w:val="28"/>
        </w:rPr>
        <w:t>.</w:t>
      </w:r>
      <w:r w:rsidR="006C5651" w:rsidRPr="006C5651">
        <w:rPr>
          <w:sz w:val="28"/>
          <w:szCs w:val="28"/>
        </w:rPr>
        <w:t>11-027-1909</w:t>
      </w:r>
      <w:r w:rsidRPr="006C5651">
        <w:rPr>
          <w:sz w:val="28"/>
          <w:szCs w:val="28"/>
        </w:rPr>
        <w:t>.КР</w:t>
      </w:r>
    </w:p>
    <w:p w14:paraId="6674CEC3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2A2D0EAB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1D988B51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00256A10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36628DCD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tbl>
      <w:tblPr>
        <w:tblW w:w="0" w:type="auto"/>
        <w:tblLook w:val="0000" w:firstRow="0" w:lastRow="0" w:firstColumn="0" w:lastColumn="0" w:noHBand="0" w:noVBand="0"/>
      </w:tblPr>
      <w:tblGrid>
        <w:gridCol w:w="4926"/>
        <w:gridCol w:w="4926"/>
      </w:tblGrid>
      <w:tr w:rsidR="00272013" w:rsidRPr="006C5651" w14:paraId="6E5A43C7" w14:textId="77777777">
        <w:tc>
          <w:tcPr>
            <w:tcW w:w="4926" w:type="dxa"/>
            <w:shd w:val="clear" w:color="auto" w:fill="auto"/>
          </w:tcPr>
          <w:p w14:paraId="7DE6CED5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ормоконтролер,</w:t>
            </w:r>
            <w:r w:rsidRPr="006C5651">
              <w:rPr>
                <w:b/>
                <w:sz w:val="28"/>
                <w:szCs w:val="28"/>
              </w:rPr>
              <w:t xml:space="preserve"> </w:t>
            </w:r>
            <w:r w:rsidR="006C5651">
              <w:rPr>
                <w:sz w:val="28"/>
                <w:szCs w:val="28"/>
              </w:rPr>
              <w:t>к</w:t>
            </w:r>
            <w:r w:rsidR="006C5651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 w:rsidR="006C5651">
              <w:rPr>
                <w:sz w:val="28"/>
                <w:szCs w:val="28"/>
              </w:rPr>
              <w:t xml:space="preserve"> каф. СП</w:t>
            </w:r>
          </w:p>
          <w:p w14:paraId="1A99B60B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____Г.И.Радченко</w:t>
            </w:r>
          </w:p>
          <w:p w14:paraId="15E996CB" w14:textId="77777777" w:rsidR="00272013" w:rsidRPr="006C5651" w:rsidRDefault="00BB4910" w:rsidP="006C5651">
            <w:pPr>
              <w:pStyle w:val="a0"/>
              <w:spacing w:after="0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255AF0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  <w:tc>
          <w:tcPr>
            <w:tcW w:w="4926" w:type="dxa"/>
            <w:shd w:val="clear" w:color="auto" w:fill="auto"/>
          </w:tcPr>
          <w:p w14:paraId="3D4AB892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аучный руководитель:</w:t>
            </w:r>
          </w:p>
          <w:p w14:paraId="7697962C" w14:textId="77777777" w:rsidR="00272013" w:rsidRPr="006C5651" w:rsidRDefault="006C5651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</w:t>
            </w:r>
            <w:r w:rsidR="00BB4910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>
              <w:rPr>
                <w:sz w:val="28"/>
                <w:szCs w:val="28"/>
              </w:rPr>
              <w:t xml:space="preserve"> каф. СП</w:t>
            </w:r>
          </w:p>
          <w:p w14:paraId="30690DB9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Г.И.Радченко</w:t>
            </w:r>
          </w:p>
          <w:p w14:paraId="49402FDF" w14:textId="77777777" w:rsidR="00272013" w:rsidRPr="006C5651" w:rsidRDefault="00272013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</w:p>
          <w:p w14:paraId="3E796AA8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Автор работы:</w:t>
            </w:r>
          </w:p>
          <w:p w14:paraId="52FD9768" w14:textId="77777777" w:rsidR="00272013" w:rsidRPr="006C5651" w:rsidRDefault="00BB4910" w:rsidP="006C5651">
            <w:pPr>
              <w:pStyle w:val="a0"/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тудент группы ВМИ-311</w:t>
            </w:r>
          </w:p>
          <w:p w14:paraId="65A64B98" w14:textId="77777777" w:rsidR="00272013" w:rsidRPr="006C5651" w:rsidRDefault="00BB4910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Е.А.Неповинных</w:t>
            </w:r>
          </w:p>
          <w:p w14:paraId="37AEE5C1" w14:textId="77777777" w:rsidR="00272013" w:rsidRPr="006C5651" w:rsidRDefault="00272013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</w:p>
          <w:p w14:paraId="4BB0E74B" w14:textId="77777777" w:rsidR="00272013" w:rsidRPr="006C5651" w:rsidRDefault="00272013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</w:p>
          <w:p w14:paraId="5CA5FB57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Работа защищена</w:t>
            </w:r>
          </w:p>
          <w:p w14:paraId="66A8234D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 оценкой:</w:t>
            </w:r>
            <w:r w:rsidRPr="006C5651">
              <w:rPr>
                <w:sz w:val="28"/>
                <w:szCs w:val="28"/>
              </w:rPr>
              <w:tab/>
              <w:t>___________</w:t>
            </w:r>
          </w:p>
          <w:p w14:paraId="5B5F33FC" w14:textId="77777777" w:rsidR="00272013" w:rsidRPr="006C5651" w:rsidRDefault="00BB4910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255AF0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7E72574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199485DF" w14:textId="77777777" w:rsidR="006C5651" w:rsidRDefault="006C5651" w:rsidP="006C5651">
      <w:pPr>
        <w:pStyle w:val="a0"/>
        <w:spacing w:after="0"/>
        <w:jc w:val="center"/>
        <w:rPr>
          <w:sz w:val="28"/>
          <w:szCs w:val="28"/>
        </w:rPr>
      </w:pPr>
    </w:p>
    <w:p w14:paraId="71E06E5C" w14:textId="77777777" w:rsidR="00272013" w:rsidRDefault="00BB4910" w:rsidP="006C5651">
      <w:pPr>
        <w:pStyle w:val="a0"/>
        <w:spacing w:after="0"/>
        <w:jc w:val="center"/>
        <w:rPr>
          <w:sz w:val="28"/>
          <w:szCs w:val="28"/>
        </w:rPr>
      </w:pPr>
      <w:r w:rsidRPr="006C5651">
        <w:rPr>
          <w:sz w:val="28"/>
          <w:szCs w:val="28"/>
        </w:rPr>
        <w:t xml:space="preserve">Челябинск </w:t>
      </w:r>
      <w:r w:rsidRPr="006C5651">
        <w:rPr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255AF0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</w:p>
    <w:bookmarkStart w:id="3" w:name="_Toc263082246" w:displacedByCustomXml="next"/>
    <w:sdt>
      <w:sdtPr>
        <w:id w:val="-202554939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49F6C206" w14:textId="77777777" w:rsidR="0016336E" w:rsidRPr="00C2015B" w:rsidRDefault="0016336E" w:rsidP="00C2015B">
          <w:pPr>
            <w:pStyle w:val="af8"/>
            <w:jc w:val="center"/>
            <w:rPr>
              <w:rFonts w:ascii="Times New Roman" w:hAnsi="Times New Roman" w:cs="Times New Roman"/>
              <w:b/>
              <w:sz w:val="32"/>
              <w:szCs w:val="32"/>
            </w:rPr>
          </w:pPr>
          <w:r w:rsidRPr="00C2015B">
            <w:rPr>
              <w:rFonts w:ascii="Times New Roman" w:hAnsi="Times New Roman" w:cs="Times New Roman"/>
              <w:b/>
              <w:sz w:val="32"/>
              <w:szCs w:val="32"/>
            </w:rPr>
            <w:t>Содержание:</w:t>
          </w:r>
        </w:p>
        <w:p w14:paraId="1A7E2ABC" w14:textId="77777777" w:rsidR="0050356D" w:rsidRPr="007A76A4" w:rsidRDefault="0016336E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375262582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2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3A3DDE" w14:textId="77777777" w:rsidR="0050356D" w:rsidRPr="007A76A4" w:rsidRDefault="00255AF0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hyperlink w:anchor="_Toc375262583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 xml:space="preserve">Обзор литературы </w:t>
            </w:r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  <w:highlight w:val="red"/>
              </w:rPr>
              <w:t>ССЫЛКИ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3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646A1A" w14:textId="77777777" w:rsidR="0016336E" w:rsidRPr="007A76A4" w:rsidRDefault="0016336E">
          <w:pPr>
            <w:rPr>
              <w:rFonts w:ascii="Times New Roman" w:hAnsi="Times New Roman" w:cs="Times New Roman"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65475C68" w14:textId="77777777" w:rsidR="001C42D9" w:rsidRPr="001C42D9" w:rsidRDefault="001C42D9" w:rsidP="0016336E">
      <w:pPr>
        <w:pStyle w:val="1"/>
        <w:pageBreakBefore/>
      </w:pPr>
      <w:bookmarkStart w:id="4" w:name="_Toc375262582"/>
      <w:r w:rsidRPr="001C42D9">
        <w:lastRenderedPageBreak/>
        <w:t>Введение</w:t>
      </w:r>
      <w:bookmarkEnd w:id="3"/>
      <w:bookmarkEnd w:id="4"/>
    </w:p>
    <w:p w14:paraId="70B7B202" w14:textId="2B37D2CB" w:rsidR="00F451C4" w:rsidRDefault="00F451C4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F451C4">
        <w:rPr>
          <w:rFonts w:ascii="Times New Roman" w:eastAsia="Times New Roman" w:hAnsi="Times New Roman" w:cs="Times New Roman"/>
          <w:sz w:val="28"/>
          <w:szCs w:val="28"/>
        </w:rPr>
        <w:t>Продвижение интернет-сайта в поисковых системах позволяет значительно увеличить количество просмотров и качество активных пользователей сайта. На сегодняшний день продвижение сайтов в русско-язычном сегменте сети Интернет осуществляется в 5-ти наиболее популярных поисковых системах [1]: Яндекс, Google, поиск Mail.ru, Rambler, Yahoo. Существует целый ряд различных способов продвижения интернет-сайта в поисковых системах: генерация и размещение на сайте уникального и релевантного контента, продвижение сайта в каталогах и социальных сетях, использование определенных ключевых слов, покупка внешних ссылок на сайт и др. Для скорейшего достижения высокой позиции сайта и привлечения большего числа клиентов, необходимо постоянно отслеживать положение продвигаемого веб-ресурса в поисковых системах. Для решения этой задачи существуют системы мониторинга</w:t>
      </w:r>
      <w:r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F12A16">
        <w:rPr>
          <w:rFonts w:ascii="Times New Roman" w:eastAsia="Times New Roman" w:hAnsi="Times New Roman" w:cs="Times New Roman"/>
          <w:sz w:val="28"/>
          <w:szCs w:val="28"/>
          <w:highlight w:val="yellow"/>
        </w:rPr>
        <w:t>[]</w:t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. Система мониторинга отслеживает и позволяет сохранять для дальнейшего анализа позиции веб-сайта в поисковых системах за определённый период времени. В настоящий момент наиболее развиты системы мониторинга в виде веб-приложений. Их популярность объясняется, главным образом, тем, что клиенты не зависят от конкретной операционной системы пользователя, поэтому веб-приложения являются межплатформенными сервисами. </w:t>
      </w:r>
    </w:p>
    <w:p w14:paraId="5B81FB0C" w14:textId="4550BC3E" w:rsidR="00903F85" w:rsidRPr="00943CC8" w:rsidRDefault="001C42D9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>Актуальность данной темы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(0.5 стр)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 обусловлена необходимостью постоянного анализа позиций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коммерческих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сайтов в поисковой выдаче для увеличения их </w:t>
      </w:r>
      <w:r w:rsidR="00F451C4" w:rsidRPr="004917EC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в процессе поисковой оптимизации (S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earch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ngine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O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ptimization, SEO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) сайта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Оперативное определение </w:t>
      </w:r>
      <w:r w:rsidR="00903F85" w:rsidRPr="00903F85">
        <w:rPr>
          <w:rFonts w:ascii="Times New Roman" w:eastAsia="Times New Roman" w:hAnsi="Times New Roman" w:cs="Times New Roman"/>
          <w:sz w:val="28"/>
          <w:szCs w:val="28"/>
        </w:rPr>
        <w:t>неэффективных запросов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о </w:t>
      </w:r>
      <w:r w:rsidR="00903F85" w:rsidRPr="00FD36E1">
        <w:rPr>
          <w:rFonts w:ascii="Times New Roman" w:eastAsia="Times New Roman" w:hAnsi="Times New Roman" w:cs="Times New Roman"/>
          <w:sz w:val="28"/>
          <w:szCs w:val="28"/>
        </w:rPr>
        <w:t>которым</w:t>
      </w:r>
      <w:r w:rsidR="00903F85" w:rsidRPr="00FD36E1">
        <w:rPr>
          <w:rFonts w:ascii="Times New Roman" w:eastAsia="Times New Roman" w:hAnsi="Times New Roman" w:cs="Times New Roman"/>
          <w:color w:val="FF0000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>позиции сайта долгое время остаются низкими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позволяет</w:t>
      </w:r>
      <w:ins w:id="5" w:author="Gleb Radchenko" w:date="2014-01-09T11:31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скоррект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ировать стратегию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и </w:t>
      </w:r>
      <w:r w:rsidR="00F451C4" w:rsidRPr="00F60A98">
        <w:rPr>
          <w:rFonts w:ascii="Times New Roman" w:eastAsia="Times New Roman" w:hAnsi="Times New Roman" w:cs="Times New Roman"/>
          <w:sz w:val="28"/>
          <w:szCs w:val="28"/>
        </w:rPr>
        <w:t>оптимизировать расходы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родвижения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04148E3" w14:textId="77777777" w:rsidR="0016336E" w:rsidRDefault="0016336E" w:rsidP="0016336E">
      <w:pPr>
        <w:pStyle w:val="1"/>
      </w:pPr>
      <w:bookmarkStart w:id="6" w:name="_Toc375262583"/>
      <w:r>
        <w:lastRenderedPageBreak/>
        <w:t>Обзор литературы</w:t>
      </w:r>
      <w:r w:rsidR="002547C2">
        <w:t xml:space="preserve"> </w:t>
      </w:r>
      <w:r w:rsidR="002547C2" w:rsidRPr="002547C2">
        <w:rPr>
          <w:highlight w:val="red"/>
        </w:rPr>
        <w:t>ССЫЛКИ</w:t>
      </w:r>
      <w:bookmarkEnd w:id="6"/>
    </w:p>
    <w:p w14:paraId="53A8F541" w14:textId="736BD1F2" w:rsidR="007423AA" w:rsidRPr="002547C2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ля успешного продвижения и мониторинга позиций сайта необходимо изучить и понять алгоритмы работы поисковых систем, в которых планируется продвигать сайт. 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Поисковая 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истема получает и обрабатывает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7" w:tooltip="Запрос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запрос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сортирует все имеющиеся в своей базе данные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 xml:space="preserve"> о </w:t>
      </w:r>
      <w:r w:rsidR="009F079C">
        <w:rPr>
          <w:rFonts w:ascii="Times New Roman" w:eastAsia="Times New Roman" w:hAnsi="Times New Roman" w:cs="Times New Roman"/>
          <w:sz w:val="28"/>
          <w:szCs w:val="28"/>
        </w:rPr>
        <w:t>сайтах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, к которым может иметь отношение данный запро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то есть производит ра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нжирование, и выдает результат. 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</w:t>
      </w:r>
      <w:r w:rsidR="00FC0F88" w:rsidRPr="004B3B80">
        <w:rPr>
          <w:rFonts w:ascii="Times New Roman" w:eastAsia="Times New Roman" w:hAnsi="Times New Roman" w:cs="Times New Roman"/>
          <w:sz w:val="28"/>
          <w:szCs w:val="28"/>
        </w:rPr>
        <w:t xml:space="preserve"> в о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пределенном порядке располагаются </w:t>
      </w:r>
      <w:hyperlink r:id="rId8" w:tooltip="Ссылка" w:history="1">
        <w:r w:rsidR="00FC0F88" w:rsidRPr="004B3B80">
          <w:rPr>
            <w:rFonts w:ascii="Times New Roman" w:eastAsia="Times New Roman" w:hAnsi="Times New Roman" w:cs="Times New Roman"/>
            <w:sz w:val="28"/>
            <w:szCs w:val="28"/>
          </w:rPr>
          <w:t>ссылки</w:t>
        </w:r>
      </w:hyperlink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 на веб-ресурсы, которые, по мнению поисковой системы, наиболее соответствуют указанному запросу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 w:rsidRPr="00E61C62">
        <w:rPr>
          <w:rFonts w:ascii="Times New Roman" w:eastAsia="Times New Roman" w:hAnsi="Times New Roman" w:cs="Times New Roman"/>
          <w:sz w:val="28"/>
          <w:szCs w:val="28"/>
        </w:rPr>
        <w:t>[3]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CC4B849" w14:textId="7239CFE7" w:rsidR="00BB4910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сновные отличия моделей ранжирования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поисковых систем Яндекс и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Google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заключаются в алгоритмах расчета 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характеристик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веб-ресурс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>, определяющ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их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рейтинг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.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Такие алгоритмы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являются запатентованными разработками и держатся в строгом секрете.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Анализ выдачи позволяет сделать некоторые предположения о том, на основе каких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признак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ов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производится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ранжирован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е результатов поисковой выдачи. </w:t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  <w:r w:rsid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Благодаря независимости признаков ранжирования от смыслового наполнения сайта, в рамках одной поисковой системы можно использовать одну и ту же модель ранжирования для запросов из совсем разных областей знаний 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A0518A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id" : "ITEM-1", "issued" : { "date-parts" : [ [ "2011" ] ] }, "page" : "69-77", "title" : "\u0423\u0434\u043a 004.738.52 \u043f\u043e\u0441\u0442\u0440\u043e\u0435\u043d\u0438\u0435 \u0438 \u0441\u0440\u0430\u0432\u043d\u0438\u0442\u0435\u043b\u044c\u043d\u044b\u0439 \u0430\u043d\u0430\u043b\u0438\u0437 \u043c\u043e\u0434\u0435\u043b\u0435\u0439 \u0440\u0430\u043d\u0436\u0438\u0440\u043e\u0432\u0430\u043d\u0438\u044f \u0440\u0435\u0437\u0443\u043b\u044c\u0442\u0430\u0442\u043e\u0432 \u0440\u0430\u0431\u043e\u0442\u044b \u043f\u043e\u0438\u0441\u043a\u043e\u0432\u044b\u0445 \u0441\u0438\u0441\u0442\u0435\u043c google \u0438 \u044f\u043d\u0434\u0435\u043a\u0441", "type" : "article-journal" }, "uris" : [ "http://www.mendeley.com/documents/?uuid=93d228a3-6d85-4fb4-ad56-cb812df2fe52" ] } ], "mendeley" : { "previouslyFormattedCitation" : "[1]" }, "properties" : { "noteIndex" : 0 }, "schema" : "https://github.com/citation-style-language/schema/raw/master/csl-citation.json" }</w:instrTex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A0518A" w:rsidRPr="00A0518A">
        <w:rPr>
          <w:rFonts w:ascii="Times New Roman" w:eastAsia="Times New Roman" w:hAnsi="Times New Roman" w:cs="Times New Roman"/>
          <w:noProof/>
          <w:sz w:val="28"/>
          <w:szCs w:val="28"/>
        </w:rPr>
        <w:t>[1]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714AC1DB" w14:textId="0C71D5CC" w:rsidR="008E2E9D" w:rsidRPr="001463CD" w:rsidRDefault="00FA43B3" w:rsidP="008E2E9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Результаты 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исследовани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й 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>
        <w:rPr>
          <w:rFonts w:ascii="Times New Roman" w:eastAsia="Times New Roman" w:hAnsi="Times New Roman" w:cs="Times New Roman"/>
          <w:sz w:val="28"/>
          <w:szCs w:val="28"/>
        </w:rPr>
        <w:t>показывают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 xml:space="preserve">, что более </w:t>
      </w:r>
      <w:r>
        <w:rPr>
          <w:rFonts w:ascii="Times New Roman" w:eastAsia="Times New Roman" w:hAnsi="Times New Roman" w:cs="Times New Roman"/>
          <w:sz w:val="28"/>
          <w:szCs w:val="28"/>
        </w:rPr>
        <w:t>7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0% пользователей сети Интернет находят интересующие их ресурсы, используя поисковые системы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[2]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.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  <w:lang w:val="en-US"/>
        </w:rPr>
        <w:t>SEO</w:t>
      </w:r>
      <w:r w:rsidR="008E2E9D" w:rsidRPr="00FD36E1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оптимизация сайта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направлена на повышение ранга сайта в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выдаче,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что </w:t>
      </w:r>
      <w:r>
        <w:rPr>
          <w:rFonts w:ascii="Times New Roman" w:eastAsia="Times New Roman" w:hAnsi="Times New Roman" w:cs="Times New Roman"/>
          <w:sz w:val="28"/>
          <w:szCs w:val="28"/>
        </w:rPr>
        <w:t>позволяет увеличить посещаемость сайта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. Мероприятия по продвижению сайта нужно проводить параллельно с мониторингом показателей – это дает возможность вовремя принимать важные решения и корректировать </w:t>
      </w:r>
      <w:hyperlink r:id="rId9" w:tgtFrame="_blank" w:tooltip="стратегии продвижения сайтов" w:history="1">
        <w:r w:rsidR="008E2E9D" w:rsidRPr="00643CBC">
          <w:rPr>
            <w:rFonts w:ascii="Times New Roman" w:eastAsia="Times New Roman" w:hAnsi="Times New Roman" w:cs="Times New Roman"/>
            <w:sz w:val="28"/>
            <w:szCs w:val="28"/>
          </w:rPr>
          <w:t>стратегию продвижения</w:t>
        </w:r>
      </w:hyperlink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</w:p>
    <w:p w14:paraId="5BFBD1B0" w14:textId="77777777" w:rsidR="008E2E9D" w:rsidRPr="001463CD" w:rsidRDefault="008E2E9D" w:rsidP="008E2E9D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1463CD">
        <w:rPr>
          <w:rFonts w:ascii="Times New Roman" w:hAnsi="Times New Roman" w:cs="Times New Roman"/>
          <w:sz w:val="28"/>
          <w:szCs w:val="28"/>
        </w:rPr>
        <w:t xml:space="preserve">Мониторинг </w:t>
      </w:r>
      <w:r>
        <w:rPr>
          <w:rFonts w:ascii="Times New Roman" w:hAnsi="Times New Roman" w:cs="Times New Roman"/>
          <w:sz w:val="28"/>
          <w:szCs w:val="28"/>
        </w:rPr>
        <w:t xml:space="preserve">позиций сайта </w:t>
      </w:r>
      <w:r w:rsidRPr="001463CD">
        <w:rPr>
          <w:rFonts w:ascii="Times New Roman" w:hAnsi="Times New Roman" w:cs="Times New Roman"/>
          <w:sz w:val="28"/>
          <w:szCs w:val="28"/>
        </w:rPr>
        <w:t>дает возможность осуществлять контроль за рейтингом сайтов в поисковых системах по целому или частичному запросу</w:t>
      </w:r>
      <w:r>
        <w:rPr>
          <w:rFonts w:ascii="Times New Roman" w:hAnsi="Times New Roman" w:cs="Times New Roman"/>
          <w:sz w:val="28"/>
          <w:szCs w:val="28"/>
        </w:rPr>
        <w:t xml:space="preserve"> и решает следующие задачи:</w:t>
      </w:r>
    </w:p>
    <w:p w14:paraId="66A832C3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lastRenderedPageBreak/>
        <w:t>контроль действи</w:t>
      </w:r>
      <w:r>
        <w:rPr>
          <w:rFonts w:ascii="Times New Roman" w:hAnsi="Times New Roman" w:cs="Times New Roman"/>
          <w:sz w:val="28"/>
          <w:szCs w:val="28"/>
        </w:rPr>
        <w:t>й</w:t>
      </w:r>
      <w:r w:rsidRPr="00A720AB">
        <w:rPr>
          <w:rFonts w:ascii="Times New Roman" w:hAnsi="Times New Roman" w:cs="Times New Roman"/>
          <w:sz w:val="28"/>
          <w:szCs w:val="28"/>
        </w:rPr>
        <w:t xml:space="preserve"> конкурентов;</w:t>
      </w:r>
    </w:p>
    <w:p w14:paraId="5DB05D45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</w:t>
      </w:r>
      <w:r w:rsidRPr="00A720AB">
        <w:rPr>
          <w:rFonts w:ascii="Times New Roman" w:hAnsi="Times New Roman" w:cs="Times New Roman"/>
          <w:sz w:val="28"/>
          <w:szCs w:val="28"/>
        </w:rPr>
        <w:t>воевременная корректировка позиции сайта в соответствии с целевыми запросами</w:t>
      </w:r>
      <w:r>
        <w:rPr>
          <w:rFonts w:ascii="Times New Roman" w:hAnsi="Times New Roman" w:cs="Times New Roman"/>
          <w:sz w:val="28"/>
          <w:szCs w:val="28"/>
        </w:rPr>
        <w:t>;</w:t>
      </w:r>
    </w:p>
    <w:p w14:paraId="51F718A0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изменение текстового блока, находящегося на страницах сайта для улучше</w:t>
      </w:r>
      <w:r>
        <w:rPr>
          <w:rFonts w:ascii="Times New Roman" w:hAnsi="Times New Roman" w:cs="Times New Roman"/>
          <w:sz w:val="28"/>
          <w:szCs w:val="28"/>
        </w:rPr>
        <w:t>ния позиции в поисковых машинах.</w:t>
      </w:r>
    </w:p>
    <w:p w14:paraId="11DE9D1E" w14:textId="41D7FFC2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В настоящее время существует множество </w:t>
      </w:r>
      <w:r w:rsidRPr="00EB6494">
        <w:rPr>
          <w:rFonts w:ascii="Times New Roman" w:eastAsia="Times New Roman" w:hAnsi="Times New Roman" w:cs="Times New Roman"/>
          <w:sz w:val="28"/>
          <w:szCs w:val="28"/>
        </w:rPr>
        <w:t>различных сервисов, которые позволяют проводить мониторинг позиций сайта в поисковых системах. 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Наиболее простым в использовании является бесплатный сервис «</w:t>
      </w:r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»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0" w:history="1">
        <w:r w:rsidR="00941B5B" w:rsidRPr="008D4FC9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http://www.megaindex.ru</w:t>
        </w:r>
      </w:hyperlink>
      <w:r w:rsidR="00E924A9">
        <w:t xml:space="preserve">)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истема «</w:t>
      </w:r>
      <w:r w:rsidR="00FA43B3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» позволяет созда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проекты под каждый из своих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Интернет-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и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добави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оисковы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е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запро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ы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, по которым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будет производиться мониторинг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 странице запросов можно увидеть, на каких позициях в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поисковых системах России, Украины</w:t>
      </w:r>
      <w:r w:rsidR="00FA43B3" w:rsidRPr="00E924A9">
        <w:rPr>
          <w:rFonts w:ascii="Times New Roman" w:eastAsia="Times New Roman" w:hAnsi="Times New Roman" w:cs="Times New Roman"/>
          <w:sz w:val="28"/>
          <w:szCs w:val="28"/>
        </w:rPr>
        <w:t xml:space="preserve"> и Белорус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ии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находится продвигаемый ресурс, количество запросов в месяц 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Недостатком данного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ервиса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>то, что ег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 основная функция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–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латное размещение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сылок на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торонних ресурсах в целях увеличения показателей продвигаемых ресурсов либо повышения их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>там неудобно.</w:t>
      </w:r>
    </w:p>
    <w:p w14:paraId="243E3E26" w14:textId="4013E2F2" w:rsidR="00834253" w:rsidRPr="00834253" w:rsidRDefault="00FA43B3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Множество 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функциональных возможностей предоставляет сервис «</w:t>
      </w:r>
      <w:r w:rsidR="00834253">
        <w:rPr>
          <w:rFonts w:ascii="Times New Roman" w:eastAsia="Times New Roman" w:hAnsi="Times New Roman" w:cs="Times New Roman"/>
          <w:sz w:val="28"/>
          <w:szCs w:val="28"/>
          <w:lang w:val="en-US"/>
        </w:rPr>
        <w:t>AllPositions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»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1" w:history="1">
        <w:r w:rsidR="00834253" w:rsidRPr="00834253">
          <w:rPr>
            <w:rFonts w:ascii="Times New Roman" w:eastAsia="Times New Roman" w:hAnsi="Times New Roman" w:cs="Times New Roman"/>
            <w:sz w:val="28"/>
            <w:szCs w:val="28"/>
          </w:rPr>
          <w:t>http://allpositions.ru</w:t>
        </w:r>
      </w:hyperlink>
      <w:r w:rsidR="00834253" w:rsidRPr="004B3B80">
        <w:rPr>
          <w:rFonts w:ascii="Times New Roman" w:eastAsia="Times New Roman" w:hAnsi="Times New Roman" w:cs="Times New Roman"/>
          <w:sz w:val="28"/>
          <w:szCs w:val="28"/>
        </w:rPr>
        <w:t>)</w:t>
      </w:r>
      <w:r w:rsidRPr="004B3B80">
        <w:rPr>
          <w:rFonts w:ascii="Times New Roman" w:eastAsia="Times New Roman" w:hAnsi="Times New Roman" w:cs="Times New Roman"/>
          <w:sz w:val="28"/>
          <w:szCs w:val="28"/>
        </w:rPr>
        <w:t>, включая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02E2FEC4" w14:textId="323AEA0E" w:rsidR="00834253" w:rsidRPr="00834253" w:rsidRDefault="0083425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834253">
        <w:rPr>
          <w:rFonts w:ascii="Times New Roman" w:eastAsia="Times New Roman" w:hAnsi="Times New Roman" w:cs="Times New Roman"/>
          <w:sz w:val="28"/>
          <w:szCs w:val="28"/>
        </w:rPr>
        <w:t>контро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ль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позици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й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сайтов в выдаче поисковых систем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;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59545934" w14:textId="006FC173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нализ информац</w:t>
      </w:r>
      <w:r w:rsidR="00FA43B3" w:rsidRPr="00F12A16">
        <w:rPr>
          <w:rFonts w:ascii="Times New Roman" w:eastAsia="Times New Roman" w:hAnsi="Times New Roman" w:cs="Times New Roman"/>
          <w:sz w:val="28"/>
          <w:szCs w:val="28"/>
        </w:rPr>
        <w:t>ии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текущих позициях конкурирующих</w:t>
      </w:r>
      <w:ins w:id="7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F12A16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13EEFBFC" w14:textId="436F3A6E" w:rsidR="00834253" w:rsidRPr="00834253" w:rsidRDefault="00FA43B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получение 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о результатах продвижения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в удобном формате, которые максимально подробно отобразят все запрашиваемые данные.</w:t>
      </w:r>
    </w:p>
    <w:p w14:paraId="52459FBA" w14:textId="2389ECD0" w:rsidR="00834253" w:rsidRPr="00E61C62" w:rsidRDefault="005F6490" w:rsidP="00E704DA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днако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 xml:space="preserve"> данн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ый сервис - 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>платный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>
        <w:rPr>
          <w:rFonts w:ascii="Times New Roman" w:eastAsia="Times New Roman" w:hAnsi="Times New Roman" w:cs="Times New Roman"/>
          <w:sz w:val="28"/>
          <w:szCs w:val="28"/>
        </w:rPr>
        <w:t>и при первом использовании довольно трудно разобраться в настройках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[5]</w:t>
      </w:r>
      <w:ins w:id="8" w:author="Gleb Radchenko" w:date="2014-01-09T11:45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>.</w:t>
        </w:r>
      </w:ins>
    </w:p>
    <w:p w14:paraId="540D90B7" w14:textId="3483939C" w:rsidR="00027F0D" w:rsidRPr="00E61C62" w:rsidRDefault="00027F0D" w:rsidP="00027F0D">
      <w:pPr>
        <w:pStyle w:val="Standard"/>
        <w:spacing w:line="360" w:lineRule="auto"/>
        <w:rPr>
          <w:kern w:val="0"/>
          <w:szCs w:val="28"/>
        </w:rPr>
      </w:pPr>
      <w:r w:rsidRPr="00027F0D">
        <w:rPr>
          <w:kern w:val="0"/>
          <w:szCs w:val="28"/>
        </w:rPr>
        <w:t>После изучения существующих решений было принято решение реализовать требуемую функциональность в виде отдельного django-приложения</w:t>
      </w:r>
      <w:r>
        <w:rPr>
          <w:kern w:val="0"/>
          <w:szCs w:val="28"/>
        </w:rPr>
        <w:t xml:space="preserve"> с использованием средств </w:t>
      </w:r>
      <w:r>
        <w:rPr>
          <w:iCs/>
          <w:kern w:val="0"/>
        </w:rPr>
        <w:t>Twitter Bootstrap</w:t>
      </w:r>
      <w:r w:rsidRPr="00027F0D">
        <w:rPr>
          <w:iCs/>
          <w:kern w:val="0"/>
        </w:rPr>
        <w:t>.</w:t>
      </w:r>
      <w:r w:rsidR="00A600C1" w:rsidRPr="00A600C1">
        <w:rPr>
          <w:rFonts w:ascii="Tahoma" w:hAnsi="Tahoma" w:cs="Tahoma"/>
          <w:color w:val="000000"/>
          <w:sz w:val="17"/>
          <w:szCs w:val="17"/>
          <w:shd w:val="clear" w:color="auto" w:fill="FFFFFF"/>
        </w:rPr>
        <w:t xml:space="preserve"> </w:t>
      </w:r>
      <w:r w:rsidR="00A600C1" w:rsidRPr="00A600C1">
        <w:rPr>
          <w:kern w:val="0"/>
          <w:szCs w:val="28"/>
        </w:rPr>
        <w:t>Django</w:t>
      </w:r>
      <w:ins w:id="9" w:author="Gleb Radchenko" w:date="2014-01-09T11:45:00Z">
        <w:r w:rsidR="00FA43B3">
          <w:rPr>
            <w:kern w:val="0"/>
            <w:szCs w:val="28"/>
          </w:rPr>
          <w:t xml:space="preserve"> []</w:t>
        </w:r>
      </w:ins>
      <w:r w:rsidR="00A600C1" w:rsidRPr="00A600C1">
        <w:rPr>
          <w:kern w:val="0"/>
          <w:szCs w:val="28"/>
        </w:rPr>
        <w:t xml:space="preserve"> — высокоуровневый веб-фреймворк для языка </w:t>
      </w:r>
      <w:r w:rsidR="00A600C1">
        <w:rPr>
          <w:kern w:val="0"/>
          <w:szCs w:val="28"/>
        </w:rPr>
        <w:t xml:space="preserve">программирования </w:t>
      </w:r>
      <w:r w:rsidR="00A600C1" w:rsidRPr="00A600C1">
        <w:rPr>
          <w:kern w:val="0"/>
          <w:szCs w:val="28"/>
        </w:rPr>
        <w:t xml:space="preserve">Python, </w:t>
      </w:r>
      <w:r w:rsidR="00A600C1" w:rsidRPr="00A600C1">
        <w:rPr>
          <w:kern w:val="0"/>
          <w:szCs w:val="28"/>
        </w:rPr>
        <w:lastRenderedPageBreak/>
        <w:t>поощряющий быструю разработку и чистый, прагматичный дизайн.</w:t>
      </w:r>
      <w:r w:rsidR="001F13F5">
        <w:rPr>
          <w:kern w:val="0"/>
          <w:szCs w:val="28"/>
        </w:rPr>
        <w:t xml:space="preserve"> </w:t>
      </w:r>
      <w:r w:rsidR="001F13F5">
        <w:rPr>
          <w:iCs/>
          <w:kern w:val="0"/>
        </w:rPr>
        <w:t xml:space="preserve">Twitter Bootstrap </w:t>
      </w:r>
      <w:ins w:id="10" w:author="Gleb Radchenko" w:date="2014-01-09T11:45:00Z">
        <w:r w:rsidR="00FA43B3" w:rsidRPr="00F12A16">
          <w:rPr>
            <w:iCs/>
            <w:kern w:val="0"/>
          </w:rPr>
          <w:t>[]</w:t>
        </w:r>
      </w:ins>
      <w:r w:rsidR="001F13F5">
        <w:rPr>
          <w:iCs/>
          <w:kern w:val="0"/>
        </w:rPr>
        <w:t xml:space="preserve"> -  простой и легко настраиваемый </w:t>
      </w:r>
      <w:r w:rsidR="001F13F5" w:rsidRPr="001F13F5">
        <w:rPr>
          <w:kern w:val="0"/>
          <w:szCs w:val="28"/>
        </w:rPr>
        <w:t>HTML, CSS и</w:t>
      </w:r>
      <w:r w:rsidR="001F13F5">
        <w:rPr>
          <w:kern w:val="0"/>
          <w:szCs w:val="28"/>
        </w:rPr>
        <w:t xml:space="preserve"> </w:t>
      </w:r>
      <w:r w:rsidR="001F13F5" w:rsidRPr="001F13F5">
        <w:rPr>
          <w:kern w:val="0"/>
          <w:szCs w:val="28"/>
        </w:rPr>
        <w:t>Javascript</w:t>
      </w:r>
      <w:r w:rsidR="00F12A16">
        <w:rPr>
          <w:kern w:val="0"/>
          <w:szCs w:val="28"/>
        </w:rPr>
        <w:t xml:space="preserve"> </w:t>
      </w:r>
      <w:r w:rsidR="00FA43B3" w:rsidRPr="00F12A16">
        <w:rPr>
          <w:kern w:val="0"/>
          <w:szCs w:val="28"/>
        </w:rPr>
        <w:t>платформа</w:t>
      </w:r>
      <w:r w:rsidR="00FA43B3" w:rsidRPr="00FA43B3">
        <w:rPr>
          <w:kern w:val="0"/>
          <w:szCs w:val="28"/>
        </w:rPr>
        <w:t xml:space="preserve"> </w:t>
      </w:r>
      <w:r w:rsidR="001F13F5" w:rsidRPr="001F13F5">
        <w:rPr>
          <w:kern w:val="0"/>
          <w:szCs w:val="28"/>
        </w:rPr>
        <w:t>для более быстрой и удобной Web-разработки.</w:t>
      </w:r>
      <w:r w:rsidR="00E61C62" w:rsidRPr="00E61C62">
        <w:rPr>
          <w:kern w:val="0"/>
          <w:szCs w:val="28"/>
        </w:rPr>
        <w:t>[6]</w:t>
      </w:r>
    </w:p>
    <w:p w14:paraId="234DA780" w14:textId="77777777" w:rsidR="00F12A16" w:rsidRDefault="001C42D9" w:rsidP="00BB4910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Целью данной работы</w:t>
      </w:r>
      <w:r w:rsidR="00BB4910" w:rsidRPr="00BB4910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 xml:space="preserve"> (1 предложение)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EA1E31">
        <w:rPr>
          <w:rFonts w:ascii="Times New Roman" w:eastAsia="Times New Roman" w:hAnsi="Times New Roman" w:cs="Times New Roman"/>
          <w:sz w:val="28"/>
          <w:szCs w:val="28"/>
        </w:rPr>
        <w:t>р</w:t>
      </w:r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 xml:space="preserve">азработка web-приложения для мониторинга позиций сайтов по запросам в поисковой системе </w:t>
      </w:r>
      <w:r w:rsidR="002A22C9">
        <w:rPr>
          <w:rFonts w:ascii="Times New Roman" w:eastAsia="Times New Roman" w:hAnsi="Times New Roman" w:cs="Times New Roman"/>
          <w:sz w:val="28"/>
          <w:szCs w:val="28"/>
        </w:rPr>
        <w:t>Яндекс</w:t>
      </w:r>
      <w:r w:rsidR="00EA1E31">
        <w:rPr>
          <w:rFonts w:ascii="Times New Roman" w:eastAsia="Times New Roman" w:hAnsi="Times New Roman" w:cs="Times New Roman"/>
          <w:sz w:val="28"/>
          <w:szCs w:val="28"/>
        </w:rPr>
        <w:t>.</w:t>
      </w:r>
      <w:r w:rsidR="00BB4910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277596C5" w14:textId="751F96B7" w:rsidR="00BB4910" w:rsidRDefault="00BB4910" w:rsidP="00BB4910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Для достижения указанной цели необходимо решить следующие задачи:</w:t>
      </w:r>
    </w:p>
    <w:p w14:paraId="6525D8AF" w14:textId="77777777" w:rsidR="00027F0D" w:rsidRPr="00027F0D" w:rsidRDefault="00EA1E31" w:rsidP="0016336E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6336E">
        <w:rPr>
          <w:kern w:val="0"/>
          <w:szCs w:val="28"/>
        </w:rPr>
        <w:t> </w:t>
      </w:r>
      <w:r w:rsidRPr="00EA1E31">
        <w:rPr>
          <w:kern w:val="0"/>
          <w:szCs w:val="28"/>
        </w:rPr>
        <w:t xml:space="preserve">изучить возможности работы с базой </w:t>
      </w:r>
      <w:r>
        <w:rPr>
          <w:kern w:val="0"/>
          <w:szCs w:val="28"/>
        </w:rPr>
        <w:t xml:space="preserve">данных </w:t>
      </w:r>
      <w:r w:rsidRPr="00EA1E31">
        <w:rPr>
          <w:kern w:val="0"/>
          <w:szCs w:val="28"/>
        </w:rPr>
        <w:t>PostgreSQL;</w:t>
      </w:r>
    </w:p>
    <w:p w14:paraId="77F69899" w14:textId="77777777" w:rsidR="00027F0D" w:rsidRPr="00027F0D" w:rsidRDefault="00EA1E31" w:rsidP="0016336E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6336E">
        <w:rPr>
          <w:kern w:val="0"/>
          <w:szCs w:val="28"/>
        </w:rPr>
        <w:t> изучить возможности работы с фреймворком Django</w:t>
      </w:r>
      <w:r w:rsidR="00027F0D" w:rsidRPr="00027F0D">
        <w:rPr>
          <w:kern w:val="0"/>
          <w:szCs w:val="28"/>
        </w:rPr>
        <w:t>;</w:t>
      </w:r>
    </w:p>
    <w:p w14:paraId="4A491C6B" w14:textId="77777777" w:rsidR="001C42D9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A1E31" w:rsidRPr="0016336E">
        <w:rPr>
          <w:rFonts w:ascii="Times New Roman" w:eastAsia="Times New Roman" w:hAnsi="Times New Roman" w:cs="Times New Roman"/>
          <w:sz w:val="28"/>
          <w:szCs w:val="28"/>
        </w:rPr>
        <w:t>изучить существующие подходы разработки веб-приложений для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A1E31" w:rsidRPr="0016336E">
        <w:rPr>
          <w:rFonts w:ascii="Times New Roman" w:eastAsia="Times New Roman" w:hAnsi="Times New Roman" w:cs="Times New Roman"/>
          <w:sz w:val="28"/>
          <w:szCs w:val="28"/>
        </w:rPr>
        <w:t>работы с базой данных;</w:t>
      </w:r>
    </w:p>
    <w:p w14:paraId="71D41201" w14:textId="77777777" w:rsidR="0016336E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изучить технологии программирования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Python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6FC3A819" w14:textId="26F694F3" w:rsidR="0016336E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реализовать веб-приложение для </w:t>
      </w:r>
      <w:r w:rsidRPr="00A600C1">
        <w:rPr>
          <w:rFonts w:ascii="Times New Roman" w:eastAsia="Times New Roman" w:hAnsi="Times New Roman" w:cs="Times New Roman"/>
          <w:sz w:val="28"/>
          <w:szCs w:val="28"/>
        </w:rPr>
        <w:t xml:space="preserve">мониторинга позиций сайтов по запросам в поисковой системе </w:t>
      </w:r>
      <w:r w:rsidR="002A22C9">
        <w:rPr>
          <w:rFonts w:ascii="Times New Roman" w:eastAsia="Times New Roman" w:hAnsi="Times New Roman" w:cs="Times New Roman"/>
          <w:sz w:val="28"/>
          <w:szCs w:val="28"/>
        </w:rPr>
        <w:t>Яндекс</w:t>
      </w:r>
    </w:p>
    <w:p w14:paraId="4014AB1D" w14:textId="71D2474F" w:rsidR="001F13F5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>
        <w:rPr>
          <w:rFonts w:ascii="Times New Roman" w:eastAsia="Times New Roman" w:hAnsi="Times New Roman" w:cs="Times New Roman"/>
          <w:noProof/>
          <w:sz w:val="28"/>
          <w:szCs w:val="28"/>
        </w:rPr>
        <w:lastRenderedPageBreak/>
        <w:drawing>
          <wp:inline distT="0" distB="0" distL="0" distR="0" wp14:anchorId="7CC02A72" wp14:editId="43D8DE3B">
            <wp:extent cx="3277235" cy="8697595"/>
            <wp:effectExtent l="0" t="0" r="0" b="8255"/>
            <wp:docPr id="1" name="Рисунок 1" descr="C:\Users\Крокодил\Downloads\Basic Use Case Diagram - Use Case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Крокодил\Downloads\Basic Use Case Diagram - Use Case (2)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7235" cy="8697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EC0F5E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416708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BE89E2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608ECBB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F6E873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E473009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0C0AB34C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18D1EF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DEA821C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588E60D6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925C489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3F53DE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254432C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5A1C5D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A2F1D7E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ервы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посвящён теории. Мы рассмотрим основные плюсы и минусы ведения «электронного бизнеса», постараемся выделить основные современные технологии, позволяющие решить данную задачу, проведём их сравнительный анализ и выберем наиболее, на наш взгляд, подходящие.</w:t>
      </w:r>
    </w:p>
    <w:p w14:paraId="7C8B75E9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о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втором разделе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рассмотрим основные составляющие интернет-магазина с программной точки зрения. Сюда входят описания: Схемы базы данных, взаимодействия отдельных частей магазина, особенности реализации предложенных моделей, методов и алгоритмов.</w:t>
      </w:r>
    </w:p>
    <w:p w14:paraId="0D3777B0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Трети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одержит экспериментальную часть. Здесь мы попытаемся оценить адекватность и эффективность предложенных и реализованных ранее алгоритмов и методов. Проведём некоторое сравнение с уже существующими подобными системами.</w:t>
      </w:r>
    </w:p>
    <w:p w14:paraId="23F76126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заключении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сделаем вывод о проделанной работе и поставим основные цели развития.</w:t>
      </w:r>
    </w:p>
    <w:p w14:paraId="6456A9D9" w14:textId="77777777" w:rsidR="001C42D9" w:rsidRDefault="001C42D9" w:rsidP="006C5651">
      <w:pPr>
        <w:pStyle w:val="a0"/>
        <w:spacing w:after="0"/>
        <w:jc w:val="center"/>
        <w:rPr>
          <w:sz w:val="28"/>
          <w:szCs w:val="28"/>
        </w:rPr>
      </w:pPr>
    </w:p>
    <w:p w14:paraId="6BBEC8C4" w14:textId="77777777" w:rsidR="00BB4910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p w14:paraId="1128E65E" w14:textId="77777777" w:rsidR="00BB4910" w:rsidRDefault="00BB4910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sz w:val="28"/>
          <w:szCs w:val="28"/>
        </w:rPr>
        <w:br w:type="page"/>
      </w:r>
    </w:p>
    <w:p w14:paraId="691A4BA2" w14:textId="77777777" w:rsidR="00A3609F" w:rsidRPr="00260100" w:rsidRDefault="00BB4910" w:rsidP="00E61C6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bCs/>
          <w:sz w:val="32"/>
          <w:szCs w:val="28"/>
        </w:rPr>
      </w:pPr>
      <w:bookmarkStart w:id="11" w:name="_Toc263082255"/>
      <w:r w:rsidRPr="00BB4910">
        <w:rPr>
          <w:rFonts w:ascii="Times New Roman" w:eastAsia="Times New Roman" w:hAnsi="Times New Roman" w:cs="Times New Roman"/>
          <w:b/>
          <w:bCs/>
          <w:sz w:val="32"/>
          <w:szCs w:val="28"/>
        </w:rPr>
        <w:lastRenderedPageBreak/>
        <w:t>Литература</w:t>
      </w:r>
      <w:bookmarkEnd w:id="11"/>
    </w:p>
    <w:p w14:paraId="30D47B7D" w14:textId="77777777" w:rsidR="00BE72EC" w:rsidRPr="00BE72EC" w:rsidRDefault="00A0518A" w:rsidP="00BE72EC">
      <w:pPr>
        <w:pStyle w:val="af6"/>
        <w:ind w:left="640" w:hanging="640"/>
        <w:divId w:val="959724286"/>
        <w:rPr>
          <w:noProof/>
          <w:sz w:val="28"/>
        </w:rPr>
      </w:pPr>
      <w:r>
        <w:rPr>
          <w:sz w:val="28"/>
        </w:rPr>
        <w:fldChar w:fldCharType="begin" w:fldLock="1"/>
      </w:r>
      <w:r>
        <w:rPr>
          <w:sz w:val="28"/>
        </w:rPr>
        <w:instrText xml:space="preserve">ADDIN Mendeley Bibliography CSL_BIBLIOGRAPHY </w:instrText>
      </w:r>
      <w:r>
        <w:rPr>
          <w:sz w:val="28"/>
        </w:rPr>
        <w:fldChar w:fldCharType="separate"/>
      </w:r>
      <w:r w:rsidRPr="00A0518A">
        <w:rPr>
          <w:noProof/>
          <w:sz w:val="28"/>
        </w:rPr>
        <w:t xml:space="preserve">1. </w:t>
      </w:r>
      <w:r w:rsidRPr="00A0518A">
        <w:rPr>
          <w:noProof/>
          <w:sz w:val="28"/>
        </w:rPr>
        <w:tab/>
        <w:t xml:space="preserve">Удк 004.738.52 построение и сравнительный анализ моделей ранжирования результатов работы поисковых систем google и яндекс. 2011. P. 69–77. </w:t>
      </w:r>
    </w:p>
    <w:p w14:paraId="62924AFE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</w:rPr>
        <w:fldChar w:fldCharType="end"/>
      </w:r>
    </w:p>
    <w:bookmarkStart w:id="12" w:name="BAC_2010"/>
    <w:p w14:paraId="2153D149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2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r>
        <w:rPr>
          <w:rFonts w:ascii="Times New Roman" w:eastAsia="Times New Roman" w:hAnsi="Times New Roman" w:cs="Times New Roman"/>
          <w:sz w:val="28"/>
          <w:lang w:val="en-US"/>
        </w:rPr>
        <w:t>C</w:t>
      </w:r>
      <w:r w:rsidRPr="00643CBC">
        <w:rPr>
          <w:rFonts w:ascii="Times New Roman" w:eastAsia="Times New Roman" w:hAnsi="Times New Roman" w:cs="Times New Roman"/>
          <w:sz w:val="28"/>
          <w:szCs w:val="28"/>
          <w:lang w:val="en-US"/>
        </w:rPr>
        <w:t>ossa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3" w:history="1"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www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cossa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</w:hyperlink>
      <w:r w:rsidRPr="00643CBC">
        <w:rPr>
          <w:rStyle w:val="af4"/>
          <w:rFonts w:ascii="Times New Roman" w:eastAsia="Times New Roman" w:hAnsi="Times New Roman" w:cs="Times New Roman"/>
          <w:sz w:val="28"/>
          <w:szCs w:val="28"/>
        </w:rPr>
        <w:t>/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13" w:name="BJ_2010"/>
    <w:p w14:paraId="27909D49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3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r>
        <w:rPr>
          <w:rFonts w:ascii="Times New Roman" w:eastAsia="Times New Roman" w:hAnsi="Times New Roman" w:cs="Times New Roman"/>
          <w:sz w:val="28"/>
          <w:lang w:val="en-US"/>
        </w:rPr>
        <w:t>W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eb</w:t>
      </w:r>
      <w:r>
        <w:rPr>
          <w:rFonts w:ascii="Times New Roman" w:eastAsia="Times New Roman" w:hAnsi="Times New Roman" w:cs="Times New Roman"/>
          <w:sz w:val="28"/>
          <w:lang w:val="en-US"/>
        </w:rPr>
        <w:t>E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ffector</w:t>
      </w:r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4" w:history="1"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Pr="00643CBC">
          <w:rPr>
            <w:rFonts w:ascii="Times New Roman" w:eastAsia="Times New Roman" w:hAnsi="Times New Roman" w:cs="Times New Roman"/>
            <w:sz w:val="28"/>
          </w:rPr>
          <w:t>://</w:t>
        </w:r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ww</w:t>
        </w:r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ebeffector</w:t>
        </w:r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ru</w:t>
        </w:r>
        <w:r w:rsidRPr="00643CBC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14" w:name="BOF_2010"/>
    <w:p w14:paraId="71EEC319" w14:textId="77777777" w:rsidR="00BB4910" w:rsidRPr="00A0518A" w:rsidRDefault="00A0518A" w:rsidP="00A0518A">
      <w:pPr>
        <w:pStyle w:val="af6"/>
        <w:spacing w:line="360" w:lineRule="auto"/>
        <w:rPr>
          <w:sz w:val="28"/>
        </w:rPr>
      </w:pPr>
      <w:r w:rsidRPr="00BB4910">
        <w:rPr>
          <w:sz w:val="28"/>
        </w:rPr>
        <w:fldChar w:fldCharType="begin"/>
      </w:r>
      <w:r w:rsidRPr="00260100">
        <w:rPr>
          <w:sz w:val="28"/>
        </w:rPr>
        <w:instrText xml:space="preserve"> </w:instrText>
      </w:r>
      <w:r w:rsidRPr="00BB4910">
        <w:rPr>
          <w:sz w:val="28"/>
          <w:lang w:val="en-US"/>
        </w:rPr>
        <w:instrText>AUTONUMLGL</w:instrText>
      </w:r>
      <w:r w:rsidRPr="00260100">
        <w:rPr>
          <w:sz w:val="28"/>
        </w:rPr>
        <w:instrText xml:space="preserve">  \</w:instrText>
      </w:r>
      <w:r w:rsidRPr="00BB4910">
        <w:rPr>
          <w:sz w:val="28"/>
          <w:lang w:val="en-US"/>
        </w:rPr>
        <w:instrText>e</w:instrText>
      </w:r>
      <w:r w:rsidRPr="00260100">
        <w:rPr>
          <w:sz w:val="28"/>
        </w:rPr>
        <w:instrText xml:space="preserve"> </w:instrText>
      </w:r>
      <w:r w:rsidRPr="00BB4910">
        <w:rPr>
          <w:sz w:val="28"/>
          <w:lang w:val="en-US"/>
        </w:rPr>
        <w:fldChar w:fldCharType="end"/>
      </w:r>
      <w:bookmarkEnd w:id="14"/>
      <w:r w:rsidRPr="00260100">
        <w:rPr>
          <w:sz w:val="28"/>
        </w:rPr>
        <w:t>.</w:t>
      </w:r>
      <w:r w:rsidRPr="00260100">
        <w:rPr>
          <w:sz w:val="28"/>
        </w:rPr>
        <w:tab/>
      </w:r>
      <w:r w:rsidRPr="00BB4910">
        <w:rPr>
          <w:sz w:val="28"/>
          <w:szCs w:val="28"/>
          <w:lang w:val="en-US"/>
        </w:rPr>
        <w:t>Online</w:t>
      </w:r>
      <w:r w:rsidRPr="00260100">
        <w:rPr>
          <w:sz w:val="28"/>
          <w:szCs w:val="28"/>
        </w:rPr>
        <w:t xml:space="preserve"> </w:t>
      </w:r>
      <w:r w:rsidRPr="00BB4910">
        <w:rPr>
          <w:sz w:val="28"/>
          <w:szCs w:val="28"/>
          <w:lang w:val="en-US"/>
        </w:rPr>
        <w:t>Fabrics</w:t>
      </w:r>
      <w:r w:rsidRPr="00260100">
        <w:rPr>
          <w:sz w:val="28"/>
          <w:szCs w:val="28"/>
        </w:rPr>
        <w:t xml:space="preserve">. </w:t>
      </w:r>
      <w:r w:rsidRPr="00BB4910">
        <w:rPr>
          <w:sz w:val="28"/>
          <w:szCs w:val="28"/>
          <w:lang w:val="en-US"/>
        </w:rPr>
        <w:t>URL</w:t>
      </w:r>
      <w:r w:rsidRPr="00260100">
        <w:rPr>
          <w:sz w:val="28"/>
          <w:szCs w:val="28"/>
        </w:rPr>
        <w:t xml:space="preserve">: </w:t>
      </w:r>
      <w:hyperlink r:id="rId15" w:history="1">
        <w:r w:rsidRPr="00BB4910">
          <w:rPr>
            <w:color w:val="0000FF"/>
            <w:sz w:val="28"/>
            <w:szCs w:val="28"/>
            <w:u w:val="single"/>
            <w:lang w:val="en-US"/>
          </w:rPr>
          <w:t>http</w:t>
        </w:r>
        <w:r w:rsidRPr="00260100">
          <w:rPr>
            <w:color w:val="0000FF"/>
            <w:sz w:val="28"/>
            <w:szCs w:val="28"/>
            <w:u w:val="single"/>
          </w:rPr>
          <w:t>://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www</w:t>
        </w:r>
        <w:r w:rsidRPr="00260100">
          <w:rPr>
            <w:color w:val="0000FF"/>
            <w:sz w:val="28"/>
            <w:szCs w:val="28"/>
            <w:u w:val="single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online</w:t>
        </w:r>
        <w:r w:rsidRPr="00260100">
          <w:rPr>
            <w:color w:val="0000FF"/>
            <w:sz w:val="28"/>
            <w:szCs w:val="28"/>
            <w:u w:val="single"/>
          </w:rPr>
          <w:t>-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fabrics</w:t>
        </w:r>
        <w:r w:rsidRPr="00260100">
          <w:rPr>
            <w:color w:val="0000FF"/>
            <w:sz w:val="28"/>
            <w:szCs w:val="28"/>
            <w:u w:val="single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co</w:t>
        </w:r>
        <w:r w:rsidRPr="00260100">
          <w:rPr>
            <w:color w:val="0000FF"/>
            <w:sz w:val="28"/>
            <w:szCs w:val="28"/>
            <w:u w:val="single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uk</w:t>
        </w:r>
        <w:r w:rsidRPr="00260100">
          <w:rPr>
            <w:color w:val="0000FF"/>
            <w:sz w:val="28"/>
            <w:szCs w:val="28"/>
            <w:u w:val="single"/>
          </w:rPr>
          <w:t>/</w:t>
        </w:r>
      </w:hyperlink>
      <w:r w:rsidRPr="00260100">
        <w:rPr>
          <w:sz w:val="28"/>
          <w:szCs w:val="28"/>
        </w:rPr>
        <w:t xml:space="preserve"> (</w:t>
      </w:r>
      <w:r w:rsidRPr="00BB4910">
        <w:rPr>
          <w:sz w:val="28"/>
          <w:szCs w:val="28"/>
        </w:rPr>
        <w:t>дата</w:t>
      </w:r>
      <w:r w:rsidRPr="00260100">
        <w:rPr>
          <w:sz w:val="28"/>
          <w:szCs w:val="28"/>
        </w:rPr>
        <w:t xml:space="preserve"> </w:t>
      </w:r>
      <w:r w:rsidRPr="00BB4910">
        <w:rPr>
          <w:sz w:val="28"/>
          <w:szCs w:val="28"/>
        </w:rPr>
        <w:t>обращения</w:t>
      </w:r>
      <w:r w:rsidRPr="00260100">
        <w:rPr>
          <w:sz w:val="28"/>
          <w:szCs w:val="28"/>
        </w:rPr>
        <w:t>: 4.04.10).</w:t>
      </w:r>
      <w:r w:rsidRPr="00A0518A">
        <w:rPr>
          <w:sz w:val="28"/>
        </w:rPr>
        <w:t xml:space="preserve"> </w:t>
      </w:r>
    </w:p>
    <w:bookmarkStart w:id="15" w:name="BosC_2010"/>
    <w:p w14:paraId="6FBF7E28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26010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26010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26010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5"/>
      <w:r w:rsidRPr="00260100">
        <w:rPr>
          <w:rFonts w:ascii="Times New Roman" w:eastAsia="Times New Roman" w:hAnsi="Times New Roman" w:cs="Times New Roman"/>
          <w:sz w:val="28"/>
        </w:rPr>
        <w:t>.</w:t>
      </w:r>
      <w:r w:rsidRPr="00260100">
        <w:rPr>
          <w:rFonts w:ascii="Times New Roman" w:eastAsia="Times New Roman" w:hAnsi="Times New Roman" w:cs="Times New Roman"/>
          <w:sz w:val="28"/>
        </w:rPr>
        <w:tab/>
      </w:r>
      <w:r w:rsidR="00E61C62">
        <w:rPr>
          <w:rFonts w:ascii="Times New Roman" w:eastAsia="Times New Roman" w:hAnsi="Times New Roman" w:cs="Times New Roman"/>
          <w:sz w:val="28"/>
          <w:lang w:val="en-US"/>
        </w:rPr>
        <w:t>B</w:t>
      </w:r>
      <w:r w:rsidR="00E61C62" w:rsidRPr="00E61C62">
        <w:rPr>
          <w:rFonts w:ascii="Times New Roman" w:eastAsia="Times New Roman" w:hAnsi="Times New Roman" w:cs="Times New Roman"/>
          <w:sz w:val="28"/>
          <w:lang w:val="en-US"/>
        </w:rPr>
        <w:t>logobabushka</w:t>
      </w:r>
      <w:r w:rsidRPr="00E61C62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6" w:history="1"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  <w:hyperlink r:id="rId17" w:history="1"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http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://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blogobabushka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.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ru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/</w:t>
          </w:r>
        </w:hyperlink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).</w:t>
      </w:r>
    </w:p>
    <w:bookmarkStart w:id="16" w:name="BPHP_2010"/>
    <w:p w14:paraId="2057A9E9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6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r w:rsidR="00E61C62">
        <w:rPr>
          <w:rFonts w:ascii="Times New Roman" w:eastAsia="Times New Roman" w:hAnsi="Times New Roman" w:cs="Times New Roman"/>
          <w:sz w:val="28"/>
          <w:lang w:val="en-US"/>
        </w:rPr>
        <w:t>Bootstap</w:t>
      </w:r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8" w:history="1"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://</w:t>
        </w:r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getbootstrap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.</w:t>
        </w:r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com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</w:rPr>
        <w:t>).</w:t>
      </w:r>
    </w:p>
    <w:bookmarkStart w:id="17" w:name="BCFO_2010"/>
    <w:p w14:paraId="5E1E2057" w14:textId="77777777" w:rsidR="00BB4910" w:rsidRPr="00F12A16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 xml:space="preserve"> AUTONUMLGL  \e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7"/>
      <w:r w:rsidRPr="00BB4910">
        <w:rPr>
          <w:rFonts w:ascii="Times New Roman" w:eastAsia="Times New Roman" w:hAnsi="Times New Roman" w:cs="Times New Roman"/>
          <w:sz w:val="28"/>
          <w:lang w:val="en-US"/>
        </w:rPr>
        <w:t>.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ab/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The Curtain Factory Outlet. URL</w:t>
      </w:r>
      <w:r w:rsidRPr="00F12A16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9" w:history="1"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http</w:t>
        </w:r>
        <w:r w:rsidRPr="00F12A16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>://</w:t>
        </w:r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www</w:t>
        </w:r>
        <w:r w:rsidRPr="00F12A16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>.</w:t>
        </w:r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curtainfactoryoutlet</w:t>
        </w:r>
        <w:r w:rsidRPr="00F12A16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>.</w:t>
        </w:r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co</w:t>
        </w:r>
        <w:r w:rsidRPr="00F12A16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>.</w:t>
        </w:r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uk</w:t>
        </w:r>
        <w:r w:rsidRPr="00F12A16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>/</w:t>
        </w:r>
      </w:hyperlink>
      <w:r w:rsidRPr="00F12A16">
        <w:rPr>
          <w:rFonts w:ascii="Times New Roman" w:eastAsia="Times New Roman" w:hAnsi="Times New Roman" w:cs="Times New Roman"/>
          <w:sz w:val="28"/>
          <w:szCs w:val="28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</w:t>
      </w:r>
      <w:r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обращения</w:t>
      </w:r>
      <w:r w:rsidRPr="00F12A16">
        <w:rPr>
          <w:rFonts w:ascii="Times New Roman" w:eastAsia="Times New Roman" w:hAnsi="Times New Roman" w:cs="Times New Roman"/>
          <w:sz w:val="28"/>
          <w:szCs w:val="28"/>
        </w:rPr>
        <w:t>: 4.04.10).</w:t>
      </w:r>
    </w:p>
    <w:bookmarkStart w:id="18" w:name="BДК_ajax_2010"/>
    <w:bookmarkStart w:id="19" w:name="BКСГ_php_2010"/>
    <w:p w14:paraId="44CB9B7F" w14:textId="77777777" w:rsidR="00A0518A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8"/>
      <w:r w:rsidRPr="00BB4910">
        <w:rPr>
          <w:rFonts w:ascii="Times New Roman" w:eastAsia="Times New Roman" w:hAnsi="Times New Roman" w:cs="Times New Roman"/>
          <w:sz w:val="28"/>
        </w:rPr>
        <w:t>. Дейв Крейн, Эрик Паскарелло, Даррен Джеймс. Ajax в действии. Вильямс, 2006 г. , 640 стр.</w:t>
      </w:r>
      <w:r w:rsidR="00A0518A" w:rsidRPr="00A0518A">
        <w:rPr>
          <w:rFonts w:ascii="Times New Roman" w:eastAsia="Times New Roman" w:hAnsi="Times New Roman" w:cs="Times New Roman"/>
          <w:sz w:val="28"/>
        </w:rPr>
        <w:t xml:space="preserve"> </w:t>
      </w:r>
    </w:p>
    <w:p w14:paraId="52193492" w14:textId="77777777"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8</w:t>
      </w:r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S</w:t>
      </w:r>
      <w:r w:rsidRPr="00717FFC">
        <w:rPr>
          <w:rFonts w:ascii="Times New Roman" w:eastAsia="Times New Roman" w:hAnsi="Times New Roman" w:cs="Times New Roman"/>
          <w:sz w:val="28"/>
          <w:szCs w:val="28"/>
        </w:rPr>
        <w:t>kwd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20" w:history="1"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 xml:space="preserve"> 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skwd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  <w:r w:rsidRPr="003F72EF">
          <w:rPr>
            <w:rStyle w:val="af4"/>
          </w:rPr>
          <w:t>/</w:t>
        </w:r>
      </w:hyperlink>
      <w:r w:rsidRPr="00717FF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(дата обращения: 4.04.1</w:t>
      </w:r>
      <w:r w:rsidRPr="00717FF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End w:id="19"/>
    <w:p w14:paraId="2C02B249" w14:textId="77777777"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9</w:t>
      </w:r>
      <w:r w:rsidR="00BB4910" w:rsidRPr="00BB4910">
        <w:rPr>
          <w:rFonts w:ascii="Times New Roman" w:eastAsia="Times New Roman" w:hAnsi="Times New Roman" w:cs="Times New Roman"/>
          <w:sz w:val="28"/>
        </w:rPr>
        <w:t>.</w:t>
      </w:r>
      <w:r w:rsidR="00BB4910" w:rsidRPr="00BB4910">
        <w:rPr>
          <w:rFonts w:ascii="Times New Roman" w:eastAsia="Times New Roman" w:hAnsi="Times New Roman" w:cs="Times New Roman"/>
          <w:sz w:val="28"/>
        </w:rPr>
        <w:tab/>
      </w:r>
      <w:r w:rsidR="00BB4910" w:rsidRPr="00BB4910">
        <w:rPr>
          <w:rFonts w:ascii="Times New Roman" w:eastAsia="Times-Roman" w:hAnsi="Times New Roman" w:cs="Times New Roman"/>
          <w:sz w:val="28"/>
        </w:rPr>
        <w:t xml:space="preserve">Яндекс.Словари. </w:t>
      </w:r>
      <w:r w:rsidR="00BB4910" w:rsidRPr="00BB4910">
        <w:rPr>
          <w:rFonts w:ascii="Times New Roman" w:eastAsia="Times-Roman" w:hAnsi="Times New Roman" w:cs="Times New Roman"/>
          <w:sz w:val="28"/>
          <w:lang w:val="en-US"/>
        </w:rPr>
        <w:t>URL</w:t>
      </w:r>
      <w:r w:rsidR="00BB4910" w:rsidRPr="00BB4910">
        <w:rPr>
          <w:rFonts w:ascii="Times New Roman" w:eastAsia="Times-Roman" w:hAnsi="Times New Roman" w:cs="Times New Roman"/>
          <w:sz w:val="28"/>
        </w:rPr>
        <w:t xml:space="preserve">: </w:t>
      </w:r>
      <w:hyperlink r:id="rId21" w:history="1"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http</w:t>
        </w:r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://</w:t>
        </w:r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slovari</w:t>
        </w:r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yandex</w:t>
        </w:r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ru</w:t>
        </w:r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/</w:t>
        </w:r>
      </w:hyperlink>
      <w:r w:rsidR="00BB4910" w:rsidRPr="00BB4910">
        <w:rPr>
          <w:rFonts w:ascii="Times New Roman" w:eastAsia="Times-Roman" w:hAnsi="Times New Roman" w:cs="Times New Roman"/>
          <w:sz w:val="28"/>
        </w:rPr>
        <w:t xml:space="preserve"> (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0</w:t>
      </w:r>
      <w:r w:rsidR="00BB4910" w:rsidRPr="00BB4910">
        <w:rPr>
          <w:rFonts w:ascii="Times New Roman" w:eastAsia="Times New Roman" w:hAnsi="Times New Roman" w:cs="Times New Roman"/>
          <w:sz w:val="28"/>
        </w:rPr>
        <w:t>).</w:t>
      </w:r>
    </w:p>
    <w:p w14:paraId="7E7E6DE9" w14:textId="77777777" w:rsidR="00BB4910" w:rsidRPr="006C5651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sectPr w:rsidR="00BB4910" w:rsidRPr="006C5651">
      <w:pgSz w:w="11906" w:h="16838"/>
      <w:pgMar w:top="1134" w:right="851" w:bottom="1134" w:left="1418" w:header="0" w:footer="0" w:gutter="0"/>
      <w:cols w:space="720"/>
      <w:formProt w:val="0"/>
      <w:docGrid w:linePitch="360" w:charSpace="1228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default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ans">
    <w:altName w:val="Arial Unicode MS"/>
    <w:charset w:val="80"/>
    <w:family w:val="swiss"/>
    <w:pitch w:val="variable"/>
  </w:font>
  <w:font w:name="DejaVu Sans">
    <w:panose1 w:val="00000000000000000000"/>
    <w:charset w:val="00"/>
    <w:family w:val="roman"/>
    <w:notTrueType/>
    <w:pitch w:val="default"/>
  </w:font>
  <w:font w:name="Lohit Hindi">
    <w:panose1 w:val="00000000000000000000"/>
    <w:charset w:val="00"/>
    <w:family w:val="roman"/>
    <w:notTrueType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Times-Roman">
    <w:altName w:val="MS Mincho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700558"/>
    <w:multiLevelType w:val="hybridMultilevel"/>
    <w:tmpl w:val="4D24C612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2A9003D"/>
    <w:multiLevelType w:val="multilevel"/>
    <w:tmpl w:val="997A4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1B6B19BC"/>
    <w:multiLevelType w:val="hybridMultilevel"/>
    <w:tmpl w:val="FFDE6C2C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>
    <w:nsid w:val="1E5969C6"/>
    <w:multiLevelType w:val="hybridMultilevel"/>
    <w:tmpl w:val="3D0A16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1FDD2A44"/>
    <w:multiLevelType w:val="hybridMultilevel"/>
    <w:tmpl w:val="35E29998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80D2E95"/>
    <w:multiLevelType w:val="hybridMultilevel"/>
    <w:tmpl w:val="1D5E085A"/>
    <w:lvl w:ilvl="0" w:tplc="D05021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>
    <w:nsid w:val="3C8F0986"/>
    <w:multiLevelType w:val="multilevel"/>
    <w:tmpl w:val="09882232"/>
    <w:lvl w:ilvl="0">
      <w:start w:val="1"/>
      <w:numFmt w:val="decimal"/>
      <w:lvlText w:val="%1."/>
      <w:lvlJc w:val="left"/>
      <w:pPr>
        <w:ind w:left="0" w:firstLine="0"/>
      </w:p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7">
    <w:nsid w:val="3DA81B00"/>
    <w:multiLevelType w:val="hybridMultilevel"/>
    <w:tmpl w:val="04F23974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DDA066B"/>
    <w:multiLevelType w:val="hybridMultilevel"/>
    <w:tmpl w:val="D054D0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1A612B1"/>
    <w:multiLevelType w:val="hybridMultilevel"/>
    <w:tmpl w:val="7382D86A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3C74762"/>
    <w:multiLevelType w:val="multilevel"/>
    <w:tmpl w:val="8968C210"/>
    <w:lvl w:ilvl="0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11">
    <w:nsid w:val="54D24481"/>
    <w:multiLevelType w:val="hybridMultilevel"/>
    <w:tmpl w:val="C130E83E"/>
    <w:lvl w:ilvl="0" w:tplc="A386C72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2">
    <w:nsid w:val="67544553"/>
    <w:multiLevelType w:val="multilevel"/>
    <w:tmpl w:val="673CF7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7BAE0B1D"/>
    <w:multiLevelType w:val="hybridMultilevel"/>
    <w:tmpl w:val="FB1E618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F01144E"/>
    <w:multiLevelType w:val="hybridMultilevel"/>
    <w:tmpl w:val="ACEC5950"/>
    <w:lvl w:ilvl="0" w:tplc="95E602E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4"/>
  </w:num>
  <w:num w:numId="2">
    <w:abstractNumId w:val="2"/>
  </w:num>
  <w:num w:numId="3">
    <w:abstractNumId w:val="14"/>
  </w:num>
  <w:num w:numId="4">
    <w:abstractNumId w:val="5"/>
  </w:num>
  <w:num w:numId="5">
    <w:abstractNumId w:val="12"/>
  </w:num>
  <w:num w:numId="6">
    <w:abstractNumId w:val="3"/>
  </w:num>
  <w:num w:numId="7">
    <w:abstractNumId w:val="8"/>
  </w:num>
  <w:num w:numId="8">
    <w:abstractNumId w:val="1"/>
  </w:num>
  <w:num w:numId="9">
    <w:abstractNumId w:val="13"/>
  </w:num>
  <w:num w:numId="10">
    <w:abstractNumId w:val="10"/>
  </w:num>
  <w:num w:numId="11">
    <w:abstractNumId w:val="6"/>
  </w:num>
  <w:num w:numId="12">
    <w:abstractNumId w:val="0"/>
  </w:num>
  <w:num w:numId="13">
    <w:abstractNumId w:val="11"/>
  </w:num>
  <w:num w:numId="14">
    <w:abstractNumId w:val="7"/>
  </w:num>
  <w:num w:numId="15">
    <w:abstractNumId w:val="9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leb Radchenko">
    <w15:presenceInfo w15:providerId="Windows Live" w15:userId="bad9d3952885e6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efaultTabStop w:val="708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2013"/>
    <w:rsid w:val="00027F0D"/>
    <w:rsid w:val="000F0597"/>
    <w:rsid w:val="001463CD"/>
    <w:rsid w:val="00155A32"/>
    <w:rsid w:val="00161EDC"/>
    <w:rsid w:val="001627E7"/>
    <w:rsid w:val="0016336E"/>
    <w:rsid w:val="001C42D9"/>
    <w:rsid w:val="001D0C80"/>
    <w:rsid w:val="001F13F5"/>
    <w:rsid w:val="002547C2"/>
    <w:rsid w:val="00255AF0"/>
    <w:rsid w:val="00260100"/>
    <w:rsid w:val="00272013"/>
    <w:rsid w:val="002A22C9"/>
    <w:rsid w:val="002F2EC7"/>
    <w:rsid w:val="003732DB"/>
    <w:rsid w:val="004917EC"/>
    <w:rsid w:val="004B3B80"/>
    <w:rsid w:val="0050356D"/>
    <w:rsid w:val="00554A80"/>
    <w:rsid w:val="005B087D"/>
    <w:rsid w:val="005F6490"/>
    <w:rsid w:val="00643CBC"/>
    <w:rsid w:val="00644C99"/>
    <w:rsid w:val="006711F1"/>
    <w:rsid w:val="00685E18"/>
    <w:rsid w:val="006C5651"/>
    <w:rsid w:val="00717FFC"/>
    <w:rsid w:val="007423AA"/>
    <w:rsid w:val="007605FA"/>
    <w:rsid w:val="007A76A4"/>
    <w:rsid w:val="00802585"/>
    <w:rsid w:val="008136A2"/>
    <w:rsid w:val="00834253"/>
    <w:rsid w:val="008A312D"/>
    <w:rsid w:val="008B4CB6"/>
    <w:rsid w:val="008E2E9D"/>
    <w:rsid w:val="00903F85"/>
    <w:rsid w:val="00941B5B"/>
    <w:rsid w:val="00943CC8"/>
    <w:rsid w:val="009F079C"/>
    <w:rsid w:val="00A0518A"/>
    <w:rsid w:val="00A23A0B"/>
    <w:rsid w:val="00A3609F"/>
    <w:rsid w:val="00A600C1"/>
    <w:rsid w:val="00A720AB"/>
    <w:rsid w:val="00BB4910"/>
    <w:rsid w:val="00BE72EC"/>
    <w:rsid w:val="00C11D6B"/>
    <w:rsid w:val="00C2015B"/>
    <w:rsid w:val="00CF7138"/>
    <w:rsid w:val="00E61C62"/>
    <w:rsid w:val="00E704DA"/>
    <w:rsid w:val="00E924A9"/>
    <w:rsid w:val="00EA1E31"/>
    <w:rsid w:val="00EB6494"/>
    <w:rsid w:val="00F12A16"/>
    <w:rsid w:val="00F234DE"/>
    <w:rsid w:val="00F30446"/>
    <w:rsid w:val="00F451C4"/>
    <w:rsid w:val="00F60A98"/>
    <w:rsid w:val="00F86E00"/>
    <w:rsid w:val="00FA43B3"/>
    <w:rsid w:val="00FC0F88"/>
    <w:rsid w:val="00FD36E1"/>
    <w:rsid w:val="00FE6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4696F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99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4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4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89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36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ebeffector.ru/wiki/%D0%A1%D1%81%D1%8B%D0%BB%D0%BA%D0%B0" TargetMode="External"/><Relationship Id="rId13" Type="http://schemas.openxmlformats.org/officeDocument/2006/relationships/hyperlink" Target="http://www.cossa.ru/" TargetMode="External"/><Relationship Id="rId18" Type="http://schemas.openxmlformats.org/officeDocument/2006/relationships/hyperlink" Target="http://getbootstrap.com/" TargetMode="External"/><Relationship Id="rId3" Type="http://schemas.openxmlformats.org/officeDocument/2006/relationships/styles" Target="styles.xml"/><Relationship Id="rId21" Type="http://schemas.openxmlformats.org/officeDocument/2006/relationships/hyperlink" Target="http://slovari.yandex.ru/" TargetMode="External"/><Relationship Id="rId7" Type="http://schemas.openxmlformats.org/officeDocument/2006/relationships/hyperlink" Target="http://www.webeffector.ru/wiki/%D0%97%D0%B0%D0%BF%D1%80%D0%BE%D1%81" TargetMode="External"/><Relationship Id="rId12" Type="http://schemas.openxmlformats.org/officeDocument/2006/relationships/image" Target="media/image1.png"/><Relationship Id="rId17" Type="http://schemas.openxmlformats.org/officeDocument/2006/relationships/hyperlink" Target="http://blogobabushka.ru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ww.oscommerce.com/" TargetMode="External"/><Relationship Id="rId20" Type="http://schemas.openxmlformats.org/officeDocument/2006/relationships/hyperlink" Target="%20http://skwd.ru/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allpositions.ru/" TargetMode="External"/><Relationship Id="rId24" Type="http://schemas.microsoft.com/office/2011/relationships/people" Target="people.xml"/><Relationship Id="rId5" Type="http://schemas.openxmlformats.org/officeDocument/2006/relationships/settings" Target="settings.xml"/><Relationship Id="rId15" Type="http://schemas.openxmlformats.org/officeDocument/2006/relationships/hyperlink" Target="http://www.online-fabrics.co.uk/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://www.megaindex.ru" TargetMode="External"/><Relationship Id="rId19" Type="http://schemas.openxmlformats.org/officeDocument/2006/relationships/hyperlink" Target="http://www.curtainfactoryoutlet.co.uk/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searchenginez.ru/strategii-prodvizheniya-sajtov/" TargetMode="External"/><Relationship Id="rId14" Type="http://schemas.openxmlformats.org/officeDocument/2006/relationships/hyperlink" Target="http://www.webeffector.ru/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A54BA9-2388-445B-8EC3-347DD33973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1615</Words>
  <Characters>9207</Characters>
  <Application>Microsoft Office Word</Application>
  <DocSecurity>0</DocSecurity>
  <Lines>76</Lines>
  <Paragraphs>2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Титульный лист текста курсовой работы</dc:subject>
  <dc:creator>Кафедра системного программирования</dc:creator>
  <cp:keywords>титульный лист защита курсовая работа</cp:keywords>
  <cp:lastModifiedBy>Крокодил</cp:lastModifiedBy>
  <cp:revision>2</cp:revision>
  <cp:lastPrinted>2007-04-23T16:06:00Z</cp:lastPrinted>
  <dcterms:created xsi:type="dcterms:W3CDTF">2014-01-20T19:31:00Z</dcterms:created>
  <dcterms:modified xsi:type="dcterms:W3CDTF">2014-01-20T19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nepovef@is74.ru@www.mendeley.com</vt:lpwstr>
  </property>
  <property fmtid="{D5CDD505-2E9C-101B-9397-08002B2CF9AE}" pid="4" name="Mendeley Citation Style_1">
    <vt:lpwstr>http://csl.mendeley.com/styles/23521041/gost-r-7-0-5-2008-numeric-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csl.mendeley.com/styles/23521041/gost-r-7-0-5-2008-numeric-2</vt:lpwstr>
  </property>
  <property fmtid="{D5CDD505-2E9C-101B-9397-08002B2CF9AE}" pid="24" name="Mendeley Recent Style Name 9_1">
    <vt:lpwstr>Russian GOST R 7.0.5-2008 (numeric) - Gleb Radchenko</vt:lpwstr>
  </property>
</Properties>
</file>